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7F2B19" w14:textId="4C17A5C1" w:rsidR="00FB72A4" w:rsidRPr="00E406B9" w:rsidRDefault="00FB72A4" w:rsidP="00D97A9D">
      <w:pPr>
        <w:tabs>
          <w:tab w:val="left" w:pos="284"/>
        </w:tabs>
        <w:spacing w:after="0" w:line="480" w:lineRule="auto"/>
        <w:outlineLvl w:val="0"/>
        <w:rPr>
          <w:rFonts w:ascii="Arial" w:hAnsi="Arial" w:cs="Arial"/>
        </w:rPr>
      </w:pPr>
      <w:bookmarkStart w:id="0" w:name="_GoBack"/>
      <w:bookmarkEnd w:id="0"/>
    </w:p>
    <w:tbl>
      <w:tblPr>
        <w:tblpPr w:leftFromText="141" w:rightFromText="141" w:vertAnchor="page" w:horzAnchor="margin" w:tblpY="1937"/>
        <w:tblW w:w="785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6"/>
        <w:gridCol w:w="711"/>
        <w:gridCol w:w="5384"/>
        <w:gridCol w:w="481"/>
      </w:tblGrid>
      <w:tr w:rsidR="00E406B9" w:rsidRPr="00E406B9" w14:paraId="4FE1A302" w14:textId="77777777" w:rsidTr="00186508">
        <w:trPr>
          <w:trHeight w:val="20"/>
        </w:trPr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780DE" w14:textId="77777777" w:rsidR="00D97A9D" w:rsidRPr="00E406B9" w:rsidRDefault="00D97A9D" w:rsidP="00F414BC">
            <w:pPr>
              <w:spacing w:before="40" w:after="4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  <w:t>Gene</w:t>
            </w:r>
          </w:p>
        </w:tc>
        <w:tc>
          <w:tcPr>
            <w:tcW w:w="711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7B8B7" w14:textId="559450DD" w:rsidR="00D97A9D" w:rsidRPr="00E406B9" w:rsidRDefault="00BA6A2E" w:rsidP="00F414BC">
            <w:pPr>
              <w:spacing w:before="40" w:after="4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  <w:t>Primer</w:t>
            </w:r>
          </w:p>
        </w:tc>
        <w:tc>
          <w:tcPr>
            <w:tcW w:w="5384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605D1" w14:textId="77777777" w:rsidR="00D97A9D" w:rsidRPr="00E406B9" w:rsidRDefault="00D97A9D" w:rsidP="00F414BC">
            <w:pPr>
              <w:spacing w:before="40" w:after="4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  <w:t>Sequence (5'-3')</w:t>
            </w:r>
          </w:p>
        </w:tc>
        <w:tc>
          <w:tcPr>
            <w:tcW w:w="481" w:type="dxa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A0BC0" w14:textId="6A7ECC5F" w:rsidR="00D97A9D" w:rsidRPr="00E406B9" w:rsidRDefault="00D97A9D" w:rsidP="00F414BC">
            <w:pPr>
              <w:spacing w:before="40" w:after="4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  <w:t>Ref</w:t>
            </w:r>
            <w:r w:rsidR="00BA6A2E" w:rsidRPr="00E406B9">
              <w:rPr>
                <w:rFonts w:ascii="Arial" w:eastAsia="Times New Roman" w:hAnsi="Arial" w:cs="Arial"/>
                <w:b/>
                <w:bCs/>
                <w:sz w:val="18"/>
                <w:szCs w:val="18"/>
                <w:lang w:val="de-CH" w:eastAsia="de-CH"/>
              </w:rPr>
              <w:t>.</w:t>
            </w:r>
          </w:p>
        </w:tc>
      </w:tr>
      <w:tr w:rsidR="00E406B9" w:rsidRPr="00E406B9" w14:paraId="4D23DCA8" w14:textId="77777777" w:rsidTr="00186508">
        <w:trPr>
          <w:trHeight w:val="20"/>
        </w:trPr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E3770E6" w14:textId="168A6EF4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18S rRNA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2F3FB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FW</w:t>
            </w:r>
          </w:p>
          <w:p w14:paraId="3686C883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RV</w:t>
            </w:r>
          </w:p>
          <w:p w14:paraId="6BC72BBE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P</w:t>
            </w:r>
          </w:p>
        </w:tc>
        <w:tc>
          <w:tcPr>
            <w:tcW w:w="53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61647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GCCGCTAGAGGTGAAATTC</w:t>
            </w:r>
          </w:p>
          <w:p w14:paraId="5FF17E2E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GCAAATGCTTTCGCTCTG</w:t>
            </w:r>
          </w:p>
          <w:p w14:paraId="4E828320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TGGACCGGCGCAAGACGGA-TAMRA</w:t>
            </w:r>
          </w:p>
        </w:tc>
        <w:tc>
          <w:tcPr>
            <w:tcW w:w="48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D4959" w14:textId="11E84BA9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BbHZlczwvQXV0aG9yPjxZZWFyPjIwMDk8L1llYXI+PFJl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BbHZlczwvQXV0aG9yPjxZZWFyPjIwMDk8L1llYXI+PFJl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1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7DAD75CE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  <w:hideMark/>
          </w:tcPr>
          <w:p w14:paraId="73D506A6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IFN-β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4E6D048A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FW</w:t>
            </w:r>
          </w:p>
          <w:p w14:paraId="47541440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RV</w:t>
            </w:r>
          </w:p>
          <w:p w14:paraId="7F99A739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  <w:hideMark/>
          </w:tcPr>
          <w:p w14:paraId="44B13CF4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GCCGCATTGACCATCTA</w:t>
            </w:r>
          </w:p>
          <w:p w14:paraId="5E7C313C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TTAGCCAGGAGGTTCTCAACAATAGTGTCA</w:t>
            </w:r>
          </w:p>
          <w:p w14:paraId="5D79A768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TCAGACAAGATTCATCTAGCACTGGCTGGA-BHQ1</w:t>
            </w:r>
          </w:p>
        </w:tc>
        <w:tc>
          <w:tcPr>
            <w:tcW w:w="481" w:type="dxa"/>
            <w:shd w:val="clear" w:color="auto" w:fill="auto"/>
            <w:noWrap/>
            <w:vAlign w:val="center"/>
            <w:hideMark/>
          </w:tcPr>
          <w:p w14:paraId="1F182E1B" w14:textId="0CA384DE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1PC9ZZWFyPjxS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1PC9ZZWFyPjxS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2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25C40776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  <w:hideMark/>
          </w:tcPr>
          <w:p w14:paraId="028D624A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IFN λ1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05006D81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FW</w:t>
            </w:r>
          </w:p>
          <w:p w14:paraId="7C759F51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RV</w:t>
            </w:r>
          </w:p>
          <w:p w14:paraId="476DD2C3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5B3B6691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GACGCCTTGGAAGAGTCACT</w:t>
            </w:r>
          </w:p>
          <w:p w14:paraId="10DABFD1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AGAAGCCTCAGGTCCCAATTC</w:t>
            </w:r>
          </w:p>
          <w:p w14:paraId="32FD610F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AGTTGCAGCTCTCCTGTCTTCCCCG-BHQ1</w:t>
            </w:r>
          </w:p>
        </w:tc>
        <w:tc>
          <w:tcPr>
            <w:tcW w:w="481" w:type="dxa"/>
            <w:shd w:val="clear" w:color="auto" w:fill="auto"/>
            <w:noWrap/>
            <w:vAlign w:val="center"/>
            <w:hideMark/>
          </w:tcPr>
          <w:p w14:paraId="3D8155C4" w14:textId="77275D6C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Db250b2xpPC9BdXRob3I+PFllYXI+MjAwNjwvWWVhcj48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Db250b2xpPC9BdXRob3I+PFllYXI+MjAwNjwvWWVhcj48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3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66353E4C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  <w:hideMark/>
          </w:tcPr>
          <w:p w14:paraId="6C5F09BD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RIG-I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150589A1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FW</w:t>
            </w:r>
          </w:p>
          <w:p w14:paraId="107DA39B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RV</w:t>
            </w:r>
          </w:p>
          <w:p w14:paraId="3EFA3B0A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  <w:hideMark/>
          </w:tcPr>
          <w:p w14:paraId="20B7BE49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CAAGCCAAAGCAGTTTTCAA</w:t>
            </w:r>
          </w:p>
          <w:p w14:paraId="440BAD38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ACATGGATTCCCCAGTCATG</w:t>
            </w:r>
          </w:p>
          <w:p w14:paraId="0F0107C0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TTGAAAAAAGAGCAAAGATATTCTGTGCCCGAC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  <w:hideMark/>
          </w:tcPr>
          <w:p w14:paraId="35931263" w14:textId="164F45C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TbGF0ZXI8L0F1dGhvcj48WWVhcj4yMDEwPC9ZZWFyPjxS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TbGF0ZXI8L0F1dGhvcj48WWVhcj4yMDEwPC9ZZWFyPjxS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4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563EB219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  <w:hideMark/>
          </w:tcPr>
          <w:p w14:paraId="23A3DDC0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MDA5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607ED70E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7D0D18C9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7A7CDC04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  <w:hideMark/>
          </w:tcPr>
          <w:p w14:paraId="23116F2E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ATTCAGGCACCATGGGAAGT</w:t>
            </w:r>
          </w:p>
          <w:p w14:paraId="6EE2F693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AGGCCTGAGCTGGAGTTCTG</w:t>
            </w:r>
          </w:p>
          <w:p w14:paraId="141A4E74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GGGATGCTCTTGCTGCCACATTCTCTT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  <w:hideMark/>
          </w:tcPr>
          <w:p w14:paraId="50408517" w14:textId="64034484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TbGF0ZXI8L0F1dGhvcj48WWVhcj4yMDEwPC9ZZWFyPjxS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TbGF0ZXI8L0F1dGhvcj48WWVhcj4yMDEwPC9ZZWFyPjxS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4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627A4D77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  <w:hideMark/>
          </w:tcPr>
          <w:p w14:paraId="3E4354C1" w14:textId="4BB8CC8C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2',5'-OAS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38174AA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7096C625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633C7A77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bCs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  <w:hideMark/>
          </w:tcPr>
          <w:p w14:paraId="22331F5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ATTCAGGCACCATGGGAAGT</w:t>
            </w:r>
          </w:p>
          <w:p w14:paraId="1E462CF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AGGCCTGAGCTGGAGTTCTG</w:t>
            </w:r>
          </w:p>
          <w:p w14:paraId="0537C9D7" w14:textId="7777777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FAM-GGGATGCTCTTGCTGCCACATTCTCTT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4846E2DF" w14:textId="5C4DECDE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5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3475673C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08FAC0E0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MxA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16C6016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4530B6D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78E24710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1BCD3A89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CAGCACCTGATGGCCTATCAC</w:t>
            </w:r>
          </w:p>
          <w:p w14:paraId="2B4B47DA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CATGAACTGGATGATCAAAGG</w:t>
            </w:r>
          </w:p>
          <w:p w14:paraId="021044E0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AM-AGGCCAGCAAGCGCATCTCCAG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452EEE36" w14:textId="7FE630E1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5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637A7F4F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17063C92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Viperin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654E635C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0B46B4B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328F805C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463C25E2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CACAAAGAAGTGTCCTGCTTGGT</w:t>
            </w:r>
          </w:p>
          <w:p w14:paraId="0C862E7D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AAGCGCATATATTTCATCCAGAATAAG</w:t>
            </w:r>
          </w:p>
          <w:p w14:paraId="12B22DA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AM-CCTGAATCTAACCAGAAGATGAAAGACTCC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588E3B01" w14:textId="015FDD78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HaWVsZW48L0F1dGhvcj48WWVhcj4yMDEwPC9ZZWFyPjxS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5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096EE815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6D72F3C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ICAM-1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6DFE2F3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4B656336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0B9BE490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769C28E6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TGCAGACAGTGACCATCTACAGC</w:t>
            </w:r>
          </w:p>
          <w:p w14:paraId="5FD9EF6C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TCTGAGACCTCTGGCTTCGTC</w:t>
            </w:r>
          </w:p>
          <w:p w14:paraId="46C2E36B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AM-TTCCGGCGCCCAACGTGATT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3D9B49E7" w14:textId="576D4FF7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/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&lt;EndNote&gt;&lt;Cite&gt;&lt;Author&gt;Takahiro Maeda&lt;/Author&gt;&lt;Year&gt;2000&lt;/Year&gt;&lt;RecNum&gt;305&lt;/RecNum&gt;&lt;DisplayText&gt;[6]&lt;/DisplayText&gt;&lt;record&gt;&lt;rec-number&gt;305&lt;/rec-number&gt;&lt;foreign-keys&gt;&lt;key app="EN" db-id="r99s2zrz0ppxeeepr0bx5szrp02d0zwz5axs" timestamp="1604932980"&gt;305&lt;/key&gt;&lt;key app="ENWeb" db-id=""&gt;0&lt;/key&gt;&lt;/foreign-keys&gt;&lt;ref-type name="Journal Article"&gt;17&lt;/ref-type&gt;&lt;contributors&gt;&lt;authors&gt;&lt;author&gt;Takahiro Maeda, Masayuki Towatari, Hiroshi Kosugi, and Hidehiko Saito&lt;/author&gt;&lt;/authors&gt;&lt;/contributors&gt;&lt;titles&gt;&lt;title&gt;Up-regulation ofcostimulatory/adhesion molecules by histone deacetylase inhibitors in acute myeloid leukemia cells&lt;/title&gt;&lt;/titles&gt;&lt;dates&gt;&lt;year&gt;2000&lt;/year&gt;&lt;/dates&gt;&lt;urls&gt;&lt;/urls&gt;&lt;/record&gt;&lt;/Cite&gt;&lt;/EndNote&gt;</w:instrTex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6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24A74C5D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7ECA13D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Nucleolin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2968115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186F438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7F7D651B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089CB453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TCGCGAAGGCAGGTAAAAA</w:t>
            </w:r>
          </w:p>
          <w:p w14:paraId="7EBE7CD6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CGACCTCTTCTCCACTGCTATCA</w:t>
            </w:r>
          </w:p>
          <w:p w14:paraId="6CC80FC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AM-AAGGTGACCCCAAGAAAATGGCTCCTC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5212572D" w14:textId="3D5FEC0B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KZXJrZTwvQXV0aG9yPjxZZWFyPjIwMDk8L1llYXI+PFJl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begin">
                <w:fldData xml:space="preserve">PEVuZE5vdGU+PENpdGU+PEF1dGhvcj5KZXJrZTwvQXV0aG9yPjxZZWFyPjIwMDk8L1llYXI+PFJl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val="de-CH" w:eastAsia="de-CH"/>
              </w:rPr>
              <w:t>[7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fldChar w:fldCharType="end"/>
            </w:r>
          </w:p>
        </w:tc>
      </w:tr>
      <w:tr w:rsidR="00E406B9" w:rsidRPr="00E406B9" w14:paraId="3856EA17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41295EA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Annexin A2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6B2128D2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7227FFAA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038814D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16956916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TGAAGAGGAAAGGAACCGA</w:t>
            </w:r>
          </w:p>
          <w:p w14:paraId="7CED1BB3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TTGATGCTCTCCAGCATGT</w:t>
            </w:r>
          </w:p>
          <w:p w14:paraId="2F4C9066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-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274C61F6" w14:textId="797907F5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/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&lt;EndNote&gt;&lt;Cite&gt;&lt;Author&gt;Jiang&lt;/Author&gt;&lt;Year&gt;2015&lt;/Year&gt;&lt;RecNum&gt;307&lt;/RecNum&gt;&lt;DisplayText&gt;[8]&lt;/DisplayText&gt;&lt;record&gt;&lt;rec-number&gt;307&lt;/rec-number&gt;&lt;foreign-keys&gt;&lt;key app="EN" db-id="r99s2zrz0ppxeeepr0bx5szrp02d0zwz5axs" timestamp="1604933317"&gt;307&lt;/key&gt;&lt;key app="ENWeb" db-id=""&gt;0&lt;/key&gt;&lt;/foreign-keys&gt;&lt;ref-type name="Journal Article"&gt;17&lt;/ref-type&gt;&lt;contributors&gt;&lt;authors&gt;&lt;author&gt;Jiang, S. L.&lt;/author&gt;&lt;author&gt;Pan, D. Y.&lt;/author&gt;&lt;author&gt;Gu, C.&lt;/author&gt;&lt;author&gt;Qin, H. F.&lt;/author&gt;&lt;author&gt;Zhao, S. H.&lt;/author&gt;&lt;/authors&gt;&lt;/contributors&gt;&lt;auth-address&gt;Department of Ophthalmology, Affiliated Changhai Hospital of Second Military Medical University, Shanghai, 200433, China.&amp;#xD;Department of Ophthalmology, Affiliated Changhai Hospital of Second Military Medical University, Shanghai, 200433, China. Electronic address: zhaosh2000@sina.com.&lt;/auth-address&gt;&lt;titles&gt;&lt;title&gt;Annexin A2 silencing enhances apoptosis of human umbilical vein endothelial cells in vitro&lt;/title&gt;&lt;secondary-title&gt;Asian Pac J Trop Med&lt;/secondary-title&gt;&lt;/titles&gt;&lt;periodical&gt;&lt;full-title&gt;Asian Pac J Trop Med&lt;/full-title&gt;&lt;/periodical&gt;&lt;pages&gt;952-957&lt;/pages&gt;&lt;volume&gt;8&lt;/volume&gt;&lt;number&gt;11&lt;/number&gt;&lt;edition&gt;2015/11/29&lt;/edition&gt;&lt;keywords&gt;&lt;keyword&gt;Annexin A2&lt;/keyword&gt;&lt;keyword&gt;Cell apoptosis&lt;/keyword&gt;&lt;keyword&gt;Gene silence&lt;/keyword&gt;&lt;keyword&gt;RNA interference&lt;/keyword&gt;&lt;keyword&gt;Retinal neovascularization&lt;/keyword&gt;&lt;/keywords&gt;&lt;dates&gt;&lt;year&gt;2015&lt;/year&gt;&lt;pub-dates&gt;&lt;date&gt;Nov&lt;/date&gt;&lt;/pub-dates&gt;&lt;/dates&gt;&lt;isbn&gt;2352-4146 (Electronic)&amp;#xD;1995-7645 (Linking)&lt;/isbn&gt;&lt;accession-num&gt;26614996&lt;/accession-num&gt;&lt;urls&gt;&lt;related-urls&gt;&lt;url&gt;https://www.ncbi.nlm.nih.gov/pubmed/26614996&lt;/url&gt;&lt;/related-urls&gt;&lt;/urls&gt;&lt;electronic-resource-num&gt;10.1016/j.apjtm.2015.10.006&lt;/electronic-resource-num&gt;&lt;/record&gt;&lt;/Cite&gt;&lt;/EndNote&gt;</w:instrTex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8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5393F2CB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795F5862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TLR4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59CE943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651A1D69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35E72DE5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00D8817D" w14:textId="77777777" w:rsidR="00D97A9D" w:rsidRPr="00E406B9" w:rsidRDefault="00D97A9D" w:rsidP="00D97A9D">
            <w:pPr>
              <w:pStyle w:val="Textebrut"/>
              <w:rPr>
                <w:rFonts w:ascii="Arial" w:hAnsi="Arial" w:cs="Arial"/>
                <w:sz w:val="18"/>
                <w:szCs w:val="18"/>
              </w:rPr>
            </w:pPr>
            <w:r w:rsidRPr="00E406B9">
              <w:rPr>
                <w:rFonts w:ascii="Arial" w:hAnsi="Arial" w:cs="Arial"/>
                <w:sz w:val="18"/>
                <w:szCs w:val="18"/>
              </w:rPr>
              <w:t>CAGAGTTGCTTTCAATGGCATC</w:t>
            </w:r>
          </w:p>
          <w:p w14:paraId="0CEC3CFB" w14:textId="77777777" w:rsidR="00D97A9D" w:rsidRPr="00E406B9" w:rsidRDefault="00D97A9D" w:rsidP="00D97A9D">
            <w:pPr>
              <w:pStyle w:val="Textebrut"/>
              <w:rPr>
                <w:rFonts w:ascii="Arial" w:hAnsi="Arial" w:cs="Arial"/>
                <w:sz w:val="18"/>
                <w:szCs w:val="18"/>
              </w:rPr>
            </w:pPr>
            <w:r w:rsidRPr="00E406B9">
              <w:rPr>
                <w:rFonts w:ascii="Arial" w:hAnsi="Arial" w:cs="Arial"/>
                <w:sz w:val="18"/>
                <w:szCs w:val="18"/>
              </w:rPr>
              <w:t>AGACTGTAATCAAGAACCTGGAGG</w:t>
            </w:r>
          </w:p>
          <w:p w14:paraId="5DEC0ED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-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4403745D" w14:textId="66CAD27A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FYmVuZXI8L0F1dGhvcj48WWVhcj4yMDE3PC9ZZWFyPjxS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FYmVuZXI8L0F1dGhvcj48WWVhcj4yMDE3PC9ZZWFyPjxS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9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74E1C860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68F31319" w14:textId="64074155" w:rsidR="00186508" w:rsidRPr="00E406B9" w:rsidRDefault="00186508" w:rsidP="00186508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CX3CR1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5030A5AF" w14:textId="77777777" w:rsidR="00186508" w:rsidRPr="00E406B9" w:rsidRDefault="00186508" w:rsidP="00186508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75511139" w14:textId="77777777" w:rsidR="00186508" w:rsidRPr="00E406B9" w:rsidRDefault="00186508" w:rsidP="00186508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420EB211" w14:textId="77777777" w:rsidR="00186508" w:rsidRPr="00E406B9" w:rsidRDefault="00186508" w:rsidP="00186508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48D2017A" w14:textId="2911C8D2" w:rsidR="00186508" w:rsidRPr="00E406B9" w:rsidRDefault="00186508" w:rsidP="00186508">
            <w:pPr>
              <w:pStyle w:val="Textebrut"/>
              <w:rPr>
                <w:rFonts w:ascii="Arial" w:hAnsi="Arial" w:cs="Arial"/>
                <w:sz w:val="18"/>
                <w:szCs w:val="18"/>
              </w:rPr>
            </w:pPr>
            <w:r w:rsidRPr="00E406B9">
              <w:rPr>
                <w:rFonts w:ascii="Arial" w:hAnsi="Arial" w:cs="Arial"/>
                <w:sz w:val="18"/>
                <w:szCs w:val="18"/>
              </w:rPr>
              <w:t>AGTGTCACCGACATTTACCTCC</w:t>
            </w:r>
          </w:p>
          <w:p w14:paraId="3B8F9437" w14:textId="4104E6FF" w:rsidR="00186508" w:rsidRPr="00E406B9" w:rsidRDefault="00186508" w:rsidP="00186508">
            <w:pPr>
              <w:pStyle w:val="Textebrut"/>
              <w:rPr>
                <w:rFonts w:ascii="Arial" w:hAnsi="Arial" w:cs="Arial"/>
                <w:sz w:val="18"/>
                <w:szCs w:val="18"/>
              </w:rPr>
            </w:pPr>
            <w:r w:rsidRPr="00E406B9">
              <w:rPr>
                <w:rFonts w:ascii="Arial" w:hAnsi="Arial" w:cs="Arial"/>
                <w:sz w:val="18"/>
                <w:szCs w:val="18"/>
              </w:rPr>
              <w:t>AAGG CGGTAGTGAATTTGCAC</w:t>
            </w:r>
          </w:p>
          <w:p w14:paraId="0E35D53B" w14:textId="77777777" w:rsidR="00186508" w:rsidRPr="00E406B9" w:rsidRDefault="00186508" w:rsidP="00186508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-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4241E457" w14:textId="385B95E0" w:rsidR="00186508" w:rsidRPr="00E406B9" w:rsidRDefault="00186508" w:rsidP="00186508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BbmRlcnNvbjwvQXV0aG9yPjxZZWFyPjIwMjA8L1llYXI+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BbmRlcnNvbjwvQXV0aG9yPjxZZWFyPjIwMjA8L1llYXI+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10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00B7F8EB" w14:textId="77777777" w:rsidTr="00186508">
        <w:trPr>
          <w:trHeight w:val="20"/>
        </w:trPr>
        <w:tc>
          <w:tcPr>
            <w:tcW w:w="1276" w:type="dxa"/>
            <w:shd w:val="clear" w:color="auto" w:fill="auto"/>
            <w:noWrap/>
          </w:tcPr>
          <w:p w14:paraId="6DD63BD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hRSV-A2 (L)</w:t>
            </w:r>
          </w:p>
        </w:tc>
        <w:tc>
          <w:tcPr>
            <w:tcW w:w="711" w:type="dxa"/>
            <w:shd w:val="clear" w:color="auto" w:fill="auto"/>
            <w:noWrap/>
            <w:vAlign w:val="center"/>
          </w:tcPr>
          <w:p w14:paraId="4EC3C9F4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48277DDE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2E147A8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shd w:val="clear" w:color="auto" w:fill="auto"/>
            <w:noWrap/>
            <w:vAlign w:val="center"/>
          </w:tcPr>
          <w:p w14:paraId="62AD4E74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GAACTCAGTGTAGGTAGAATGTTTGCA</w:t>
            </w:r>
          </w:p>
          <w:p w14:paraId="2DA7A7E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TTCAGCTATCATTTTCTCTGCCAAT</w:t>
            </w:r>
          </w:p>
          <w:p w14:paraId="13E255F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AM-TTTGAACCTGTCTGAACATTCCCGGTT-TAMRA</w:t>
            </w:r>
          </w:p>
        </w:tc>
        <w:tc>
          <w:tcPr>
            <w:tcW w:w="481" w:type="dxa"/>
            <w:shd w:val="clear" w:color="auto" w:fill="auto"/>
            <w:noWrap/>
            <w:vAlign w:val="center"/>
          </w:tcPr>
          <w:p w14:paraId="6D08ABE9" w14:textId="0C8F094B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MZWU8L0F1dGhvcj48WWVhcj4yMDEwPC9ZZWFyPjxSZWNO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MZWU8L0F1dGhvcj48WWVhcj4yMDEwPC9ZZWFyPjxSZWNO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=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11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  <w:tr w:rsidR="00E406B9" w:rsidRPr="00E406B9" w14:paraId="2E88E069" w14:textId="77777777" w:rsidTr="00186508">
        <w:trPr>
          <w:trHeight w:val="20"/>
        </w:trPr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2CD4F8CF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SV-A (N)</w:t>
            </w:r>
          </w:p>
        </w:tc>
        <w:tc>
          <w:tcPr>
            <w:tcW w:w="71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159E1D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FW</w:t>
            </w:r>
          </w:p>
          <w:p w14:paraId="70399C67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RV</w:t>
            </w:r>
          </w:p>
          <w:p w14:paraId="6D3212D1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t>P</w:t>
            </w:r>
          </w:p>
        </w:tc>
        <w:tc>
          <w:tcPr>
            <w:tcW w:w="53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508BF35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TGCTAAGACYCCCCACCGTAAC</w:t>
            </w:r>
          </w:p>
          <w:p w14:paraId="2B9C21A8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GGATTTTTGCAGGATTGTTTATGA</w:t>
            </w:r>
          </w:p>
          <w:p w14:paraId="1FC3F5DC" w14:textId="77777777" w:rsidR="00D97A9D" w:rsidRPr="00E406B9" w:rsidRDefault="00D97A9D" w:rsidP="00D97A9D">
            <w:pPr>
              <w:spacing w:after="0"/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val="de-CH" w:eastAsia="de-CH"/>
              </w:rPr>
              <w:t>C5CT6GC7CT87W7CA-BHQ1</w:t>
            </w:r>
          </w:p>
        </w:tc>
        <w:tc>
          <w:tcPr>
            <w:tcW w:w="48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BBCBDE" w14:textId="3F54AD6C" w:rsidR="00D97A9D" w:rsidRPr="00E406B9" w:rsidRDefault="00D97A9D" w:rsidP="00D97A9D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pP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Fc3NhaWRpLUxhemlvc2k8L0F1dGhvcj48WWVhcj4yMDE2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begin">
                <w:fldData xml:space="preserve">PEVuZE5vdGU+PENpdGU+PEF1dGhvcj5Fc3NhaWRpLUxhemlvc2k8L0F1dGhvcj48WWVhcj4yMDE2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</w:fldData>
              </w:fldCha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instrText xml:space="preserve"> ADDIN EN.CITE.DATA </w:instrText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="00BB053C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separate"/>
            </w:r>
            <w:r w:rsidR="00BB053C">
              <w:rPr>
                <w:rFonts w:ascii="Arial" w:eastAsia="Times New Roman" w:hAnsi="Arial" w:cs="Arial"/>
                <w:noProof/>
                <w:sz w:val="18"/>
                <w:szCs w:val="18"/>
                <w:lang w:eastAsia="de-CH"/>
              </w:rPr>
              <w:t>[12]</w:t>
            </w:r>
            <w:r w:rsidRPr="00E406B9">
              <w:rPr>
                <w:rFonts w:ascii="Arial" w:eastAsia="Times New Roman" w:hAnsi="Arial" w:cs="Arial"/>
                <w:sz w:val="18"/>
                <w:szCs w:val="18"/>
                <w:lang w:eastAsia="de-CH"/>
              </w:rPr>
              <w:fldChar w:fldCharType="end"/>
            </w:r>
          </w:p>
        </w:tc>
      </w:tr>
    </w:tbl>
    <w:p w14:paraId="1131B623" w14:textId="77777777" w:rsidR="00556279" w:rsidRPr="00E406B9" w:rsidRDefault="00556279" w:rsidP="00556279">
      <w:pPr>
        <w:tabs>
          <w:tab w:val="left" w:pos="284"/>
        </w:tabs>
        <w:spacing w:after="0" w:line="480" w:lineRule="auto"/>
        <w:jc w:val="both"/>
        <w:outlineLvl w:val="0"/>
        <w:rPr>
          <w:rFonts w:ascii="Arial" w:hAnsi="Arial" w:cs="Arial"/>
        </w:rPr>
      </w:pPr>
    </w:p>
    <w:p w14:paraId="0AD6E6B8" w14:textId="77777777" w:rsidR="00D97A9D" w:rsidRPr="00E406B9" w:rsidRDefault="00D97A9D">
      <w:pPr>
        <w:rPr>
          <w:rFonts w:ascii="Arial" w:hAnsi="Arial" w:cs="Arial"/>
        </w:rPr>
      </w:pPr>
    </w:p>
    <w:p w14:paraId="3A1CA324" w14:textId="77777777" w:rsidR="00D97A9D" w:rsidRPr="00E406B9" w:rsidRDefault="00D97A9D">
      <w:pPr>
        <w:rPr>
          <w:rFonts w:ascii="Arial" w:hAnsi="Arial" w:cs="Arial"/>
        </w:rPr>
      </w:pPr>
    </w:p>
    <w:p w14:paraId="04C3ED7B" w14:textId="77777777" w:rsidR="00D97A9D" w:rsidRPr="00E406B9" w:rsidRDefault="00D97A9D">
      <w:pPr>
        <w:rPr>
          <w:rFonts w:ascii="Arial" w:hAnsi="Arial" w:cs="Arial"/>
        </w:rPr>
      </w:pPr>
    </w:p>
    <w:p w14:paraId="4DA949A2" w14:textId="77777777" w:rsidR="00D97A9D" w:rsidRPr="00E406B9" w:rsidRDefault="00D97A9D">
      <w:pPr>
        <w:rPr>
          <w:rFonts w:ascii="Arial" w:hAnsi="Arial" w:cs="Arial"/>
        </w:rPr>
      </w:pPr>
    </w:p>
    <w:p w14:paraId="64FCD6F0" w14:textId="77777777" w:rsidR="00D97A9D" w:rsidRPr="00E406B9" w:rsidRDefault="00D97A9D">
      <w:pPr>
        <w:rPr>
          <w:rFonts w:ascii="Arial" w:hAnsi="Arial" w:cs="Arial"/>
        </w:rPr>
      </w:pPr>
    </w:p>
    <w:p w14:paraId="5CBBA9E6" w14:textId="77777777" w:rsidR="00D97A9D" w:rsidRPr="00E406B9" w:rsidRDefault="00D97A9D">
      <w:pPr>
        <w:rPr>
          <w:rFonts w:ascii="Arial" w:hAnsi="Arial" w:cs="Arial"/>
        </w:rPr>
      </w:pPr>
    </w:p>
    <w:p w14:paraId="7557BC60" w14:textId="77777777" w:rsidR="00D97A9D" w:rsidRPr="00E406B9" w:rsidRDefault="00D97A9D">
      <w:pPr>
        <w:rPr>
          <w:rFonts w:ascii="Arial" w:hAnsi="Arial" w:cs="Arial"/>
        </w:rPr>
      </w:pPr>
    </w:p>
    <w:p w14:paraId="2ED0F61F" w14:textId="77777777" w:rsidR="00D97A9D" w:rsidRPr="00E406B9" w:rsidRDefault="00D97A9D">
      <w:pPr>
        <w:rPr>
          <w:rFonts w:ascii="Arial" w:hAnsi="Arial" w:cs="Arial"/>
        </w:rPr>
      </w:pPr>
    </w:p>
    <w:p w14:paraId="1668D47F" w14:textId="77777777" w:rsidR="00D97A9D" w:rsidRPr="00E406B9" w:rsidRDefault="00D97A9D">
      <w:pPr>
        <w:rPr>
          <w:rFonts w:ascii="Arial" w:hAnsi="Arial" w:cs="Arial"/>
        </w:rPr>
      </w:pPr>
    </w:p>
    <w:p w14:paraId="5716FAFD" w14:textId="77777777" w:rsidR="00D97A9D" w:rsidRPr="00E406B9" w:rsidRDefault="00D97A9D">
      <w:pPr>
        <w:rPr>
          <w:rFonts w:ascii="Arial" w:hAnsi="Arial" w:cs="Arial"/>
        </w:rPr>
      </w:pPr>
    </w:p>
    <w:p w14:paraId="6211E4F7" w14:textId="77777777" w:rsidR="00D97A9D" w:rsidRPr="00E406B9" w:rsidRDefault="00D97A9D">
      <w:pPr>
        <w:rPr>
          <w:rFonts w:ascii="Arial" w:hAnsi="Arial" w:cs="Arial"/>
        </w:rPr>
      </w:pPr>
    </w:p>
    <w:p w14:paraId="36C6C4AF" w14:textId="77777777" w:rsidR="00D97A9D" w:rsidRPr="00E406B9" w:rsidRDefault="00D97A9D">
      <w:pPr>
        <w:rPr>
          <w:rFonts w:ascii="Arial" w:hAnsi="Arial" w:cs="Arial"/>
        </w:rPr>
      </w:pPr>
    </w:p>
    <w:p w14:paraId="3F3B3DD5" w14:textId="77777777" w:rsidR="00D97A9D" w:rsidRPr="00E406B9" w:rsidRDefault="00D97A9D">
      <w:pPr>
        <w:rPr>
          <w:rFonts w:ascii="Arial" w:hAnsi="Arial" w:cs="Arial"/>
        </w:rPr>
      </w:pPr>
    </w:p>
    <w:p w14:paraId="00F5479F" w14:textId="77777777" w:rsidR="00D97A9D" w:rsidRPr="00E406B9" w:rsidRDefault="00D97A9D">
      <w:pPr>
        <w:rPr>
          <w:rFonts w:ascii="Arial" w:hAnsi="Arial" w:cs="Arial"/>
        </w:rPr>
      </w:pPr>
    </w:p>
    <w:p w14:paraId="3344F5BF" w14:textId="77777777" w:rsidR="00D97A9D" w:rsidRPr="00E406B9" w:rsidRDefault="00D97A9D">
      <w:pPr>
        <w:rPr>
          <w:rFonts w:ascii="Arial" w:hAnsi="Arial" w:cs="Arial"/>
        </w:rPr>
      </w:pPr>
    </w:p>
    <w:p w14:paraId="159ABAD3" w14:textId="77777777" w:rsidR="00D97A9D" w:rsidRPr="00E406B9" w:rsidRDefault="00D97A9D">
      <w:pPr>
        <w:rPr>
          <w:rFonts w:ascii="Arial" w:hAnsi="Arial" w:cs="Arial"/>
        </w:rPr>
      </w:pPr>
    </w:p>
    <w:p w14:paraId="065F1514" w14:textId="77777777" w:rsidR="00D97A9D" w:rsidRPr="00E406B9" w:rsidRDefault="00D97A9D">
      <w:pPr>
        <w:rPr>
          <w:rFonts w:ascii="Arial" w:hAnsi="Arial" w:cs="Arial"/>
        </w:rPr>
      </w:pPr>
    </w:p>
    <w:p w14:paraId="218B7C0B" w14:textId="77777777" w:rsidR="00D97A9D" w:rsidRPr="00E406B9" w:rsidRDefault="00D97A9D">
      <w:pPr>
        <w:rPr>
          <w:rFonts w:ascii="Arial" w:hAnsi="Arial" w:cs="Arial"/>
        </w:rPr>
      </w:pPr>
    </w:p>
    <w:p w14:paraId="68F43E16" w14:textId="77777777" w:rsidR="00D97A9D" w:rsidRPr="00E406B9" w:rsidRDefault="00D97A9D" w:rsidP="00D97A9D">
      <w:pPr>
        <w:spacing w:after="0"/>
        <w:rPr>
          <w:rFonts w:ascii="Arial" w:hAnsi="Arial" w:cs="Arial"/>
        </w:rPr>
      </w:pPr>
    </w:p>
    <w:p w14:paraId="218F484A" w14:textId="77777777" w:rsidR="00D97A9D" w:rsidRPr="00E406B9" w:rsidRDefault="00D97A9D" w:rsidP="00D97A9D">
      <w:pPr>
        <w:spacing w:line="240" w:lineRule="auto"/>
        <w:rPr>
          <w:rFonts w:ascii="Arial" w:hAnsi="Arial" w:cs="Arial"/>
          <w:sz w:val="18"/>
          <w:szCs w:val="18"/>
        </w:rPr>
      </w:pPr>
    </w:p>
    <w:p w14:paraId="0E313E50" w14:textId="4E87D9F9" w:rsidR="00D97A9D" w:rsidRPr="00E406B9" w:rsidRDefault="00D97A9D" w:rsidP="00D97A9D">
      <w:pPr>
        <w:spacing w:line="240" w:lineRule="auto"/>
        <w:rPr>
          <w:rFonts w:ascii="Arial" w:hAnsi="Arial" w:cs="Arial"/>
          <w:sz w:val="18"/>
          <w:szCs w:val="18"/>
        </w:rPr>
      </w:pPr>
    </w:p>
    <w:p w14:paraId="4CC1FF98" w14:textId="77777777" w:rsidR="003A72AD" w:rsidRPr="00E406B9" w:rsidRDefault="003A72AD" w:rsidP="003A72AD">
      <w:pPr>
        <w:spacing w:after="0" w:line="240" w:lineRule="auto"/>
        <w:rPr>
          <w:rFonts w:ascii="Arial" w:hAnsi="Arial" w:cs="Arial"/>
          <w:sz w:val="18"/>
          <w:szCs w:val="18"/>
        </w:rPr>
      </w:pPr>
    </w:p>
    <w:p w14:paraId="7144A606" w14:textId="606C5A6F" w:rsidR="005F4B79" w:rsidRPr="00E406B9" w:rsidRDefault="005F4B79">
      <w:pPr>
        <w:rPr>
          <w:rFonts w:ascii="Arial" w:hAnsi="Arial" w:cs="Arial"/>
        </w:rPr>
      </w:pPr>
      <w:r w:rsidRPr="00E406B9">
        <w:rPr>
          <w:rFonts w:ascii="Arial" w:hAnsi="Arial" w:cs="Arial"/>
        </w:rPr>
        <w:br/>
      </w:r>
    </w:p>
    <w:p w14:paraId="60DDE81B" w14:textId="5C09F148" w:rsidR="005F4B79" w:rsidRDefault="005F4B79" w:rsidP="005F4B79">
      <w:pPr>
        <w:spacing w:line="240" w:lineRule="auto"/>
        <w:rPr>
          <w:rFonts w:ascii="Arial" w:hAnsi="Arial" w:cs="Arial"/>
          <w:sz w:val="16"/>
          <w:szCs w:val="16"/>
        </w:rPr>
      </w:pPr>
      <w:r w:rsidRPr="00E406B9">
        <w:rPr>
          <w:rFonts w:ascii="Arial" w:hAnsi="Arial" w:cs="Arial"/>
          <w:sz w:val="16"/>
          <w:szCs w:val="16"/>
        </w:rPr>
        <w:t>FW, forward; RV, reverse; P, probe.</w:t>
      </w:r>
    </w:p>
    <w:p w14:paraId="047A4A06" w14:textId="77777777" w:rsidR="00BB053C" w:rsidRPr="00E406B9" w:rsidRDefault="00BB053C" w:rsidP="005F4B79">
      <w:pPr>
        <w:spacing w:line="240" w:lineRule="auto"/>
        <w:rPr>
          <w:rFonts w:ascii="Arial" w:hAnsi="Arial" w:cs="Arial"/>
        </w:rPr>
      </w:pPr>
    </w:p>
    <w:p w14:paraId="13B7971E" w14:textId="77777777" w:rsidR="00BB053C" w:rsidRPr="00BB053C" w:rsidRDefault="00D97A9D" w:rsidP="00BB053C">
      <w:pPr>
        <w:pStyle w:val="EndNoteBibliography"/>
        <w:spacing w:after="0"/>
        <w:ind w:left="426" w:hanging="426"/>
        <w:rPr>
          <w:noProof/>
        </w:rPr>
      </w:pPr>
      <w:r w:rsidRPr="00E406B9">
        <w:rPr>
          <w:b/>
          <w:lang w:eastAsia="fr-CH"/>
        </w:rPr>
        <w:fldChar w:fldCharType="begin"/>
      </w:r>
      <w:r w:rsidRPr="00E406B9">
        <w:rPr>
          <w:b/>
          <w:lang w:eastAsia="fr-CH"/>
        </w:rPr>
        <w:instrText xml:space="preserve"> ADDIN EN.REFLIST </w:instrText>
      </w:r>
      <w:r w:rsidRPr="00E406B9">
        <w:rPr>
          <w:b/>
          <w:lang w:eastAsia="fr-CH"/>
        </w:rPr>
        <w:fldChar w:fldCharType="separate"/>
      </w:r>
      <w:r w:rsidR="00BB053C" w:rsidRPr="00BB053C">
        <w:rPr>
          <w:noProof/>
        </w:rPr>
        <w:t>1.</w:t>
      </w:r>
      <w:r w:rsidR="00BB053C" w:rsidRPr="00BB053C">
        <w:rPr>
          <w:noProof/>
        </w:rPr>
        <w:tab/>
        <w:t>Alves MP, Guzylack-Piriou L, Juillard V, Audonnet JC, Doel T, Dawson H, et al. Innate immune defenses induced by CpG do not promote vaccine-induced protection against foot-and-mouth disease virus in pigs. Clin Vaccine Immunol. 2009;16(8):1151-7. Epub 2009/06/26. doi: 10.1128/CVI.00018-09. PubMed PMID: 19553550; PubMed Central PMCID: PMCPMC2725537.</w:t>
      </w:r>
    </w:p>
    <w:p w14:paraId="276553AF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2.</w:t>
      </w:r>
      <w:r w:rsidRPr="00BB053C">
        <w:rPr>
          <w:noProof/>
        </w:rPr>
        <w:tab/>
        <w:t>Gielen V, Sykes A, Zhu J, Chan B, Macintyre J, Regamey N, et al. Increased nuclear suppressor of cytokine signaling 1 in asthmatic bronchial epithelium suppresses rhinovirus induction of innate interferons. J Allergy Clin Immunol. 2015;136(1):177-88 e11. Epub 2015/01/30. doi: 10.1016/j.jaci.2014.11.039. PubMed PMID: 25630941; PubMed Central PMCID: PMCPMC4541718.</w:t>
      </w:r>
    </w:p>
    <w:p w14:paraId="6069574E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lastRenderedPageBreak/>
        <w:t>3.</w:t>
      </w:r>
      <w:r w:rsidRPr="00BB053C">
        <w:rPr>
          <w:noProof/>
        </w:rPr>
        <w:tab/>
        <w:t>Contoli M, Message SD, Laza-Stanca V, Edwards MR, Wark PA, Bartlett NW, et al. Role of deficient type III interferon-lambda production in asthma exacerbations. Nat Med. 2006;12(9):1023-6. Epub 2006/08/15. doi: 10.1038/nm1462. PubMed PMID: 16906156.</w:t>
      </w:r>
    </w:p>
    <w:p w14:paraId="7CC69571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4.</w:t>
      </w:r>
      <w:r w:rsidRPr="00BB053C">
        <w:rPr>
          <w:noProof/>
        </w:rPr>
        <w:tab/>
        <w:t>Slater L, Bartlett NW, Haas JJ, Zhu J, Message SD, Walton RP, et al. Co-ordinated role of TLR3, RIG-I and MDA5 in the innate response to rhinovirus in bronchial epithelium. PLoS Pathog. 2010;6(11):e1001178. Epub 2010/11/17. doi: 10.1371/journal.ppat.1001178. PubMed PMID: 21079690; PubMed Central PMCID: PMCPMC2973831.</w:t>
      </w:r>
    </w:p>
    <w:p w14:paraId="2268614D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5.</w:t>
      </w:r>
      <w:r w:rsidRPr="00BB053C">
        <w:rPr>
          <w:noProof/>
        </w:rPr>
        <w:tab/>
        <w:t>Gielen V, Johnston SL, Edwards MR. Azithromycin induces anti-viral responses in bronchial epithelial cells. Eur Respir J. 2010;36(3):646-54. Epub 2010/02/13. doi: 10.1183/09031936.00095809. PubMed PMID: 20150207.</w:t>
      </w:r>
    </w:p>
    <w:p w14:paraId="3FAE78B8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6.</w:t>
      </w:r>
      <w:r w:rsidRPr="00BB053C">
        <w:rPr>
          <w:noProof/>
        </w:rPr>
        <w:tab/>
        <w:t>Takahiro Maeda MT, Hiroshi Kosugi, and Hidehiko Saito. Up-regulation ofcostimulatory/adhesion molecules by histone deacetylase inhibitors in acute myeloid leukemia cells. 2000.</w:t>
      </w:r>
    </w:p>
    <w:p w14:paraId="103AEAF7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7.</w:t>
      </w:r>
      <w:r w:rsidRPr="00BB053C">
        <w:rPr>
          <w:noProof/>
        </w:rPr>
        <w:tab/>
        <w:t>Jerke U, Tkachuk S, Kiyan J, Stepanova V, Kusch A, Hinz M, et al. Stat1 nuclear translocation by nucleolin upon monocyte differentiation. PLoS One. 2009;4(12):e8302. Epub 2009/12/17. doi: 10.1371/journal.pone.0008302. PubMed PMID: 20011528; PubMed Central PMCID: PMCPMC2788426.</w:t>
      </w:r>
    </w:p>
    <w:p w14:paraId="1C4F37E2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8.</w:t>
      </w:r>
      <w:r w:rsidRPr="00BB053C">
        <w:rPr>
          <w:noProof/>
        </w:rPr>
        <w:tab/>
        <w:t>Jiang SL, Pan DY, Gu C, Qin HF, Zhao SH. Annexin A2 silencing enhances apoptosis of human umbilical vein endothelial cells in vitro. Asian Pac J Trop Med. 2015;8(11):952-7. Epub 2015/11/29. doi: 10.1016/j.apjtm.2015.10.006. PubMed PMID: 26614996.</w:t>
      </w:r>
    </w:p>
    <w:p w14:paraId="48F9FD67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9.</w:t>
      </w:r>
      <w:r w:rsidRPr="00BB053C">
        <w:rPr>
          <w:noProof/>
        </w:rPr>
        <w:tab/>
        <w:t>Ebener S, Barnowski S, Wotzkow C, Marti TM, Lopez-Rodriguez E, Crestani B, et al. Toll-like receptor 4 activation attenuates profibrotic response in control lung fibroblasts but not in fibroblasts from patients with IPF. American journal of physiology Lung cellular and molecular physiology. 2017;312(1):L42-l55. Epub 2016/11/07. doi: 10.1152/ajplung.00119.2016. PubMed PMID: 27815256.</w:t>
      </w:r>
    </w:p>
    <w:p w14:paraId="05508974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10.</w:t>
      </w:r>
      <w:r w:rsidRPr="00BB053C">
        <w:rPr>
          <w:noProof/>
        </w:rPr>
        <w:tab/>
        <w:t>Anderson CS, Chu CY, Wang Q, Mereness JA, Ren Y, Donlon K, et al. CX3CR1 as a respiratory syncytial virus receptor in pediatric human lung. Pediatr Res. 2020;87(5):862-7. Epub 2019/11/15. doi: 10.1038/s41390-019-0677-0. PubMed PMID: 31726465; PubMed Central PMCID: PMCPMC7774023.</w:t>
      </w:r>
    </w:p>
    <w:p w14:paraId="3E7BF3B7" w14:textId="77777777" w:rsidR="00BB053C" w:rsidRPr="00BB053C" w:rsidRDefault="00BB053C" w:rsidP="00BB053C">
      <w:pPr>
        <w:pStyle w:val="EndNoteBibliography"/>
        <w:spacing w:after="0"/>
        <w:ind w:left="426" w:hanging="426"/>
        <w:rPr>
          <w:noProof/>
        </w:rPr>
      </w:pPr>
      <w:r w:rsidRPr="00BB053C">
        <w:rPr>
          <w:noProof/>
        </w:rPr>
        <w:t>11.</w:t>
      </w:r>
      <w:r w:rsidRPr="00BB053C">
        <w:rPr>
          <w:noProof/>
        </w:rPr>
        <w:tab/>
        <w:t>Lee DC, Harker JA, Tregoning JS, Atabani SF, Johansson C, Schwarze J, et al. CD25+ natural regulatory T cells are critical in limiting innate and adaptive immunity and resolving disease following respiratory syncytial virus infection. J Virol. 2010;84(17):8790-8. Epub 2010/06/25. doi: 10.1128/JVI.00796-10. PubMed PMID: 20573822; PubMed Central PMCID: PMCPMC2919030.</w:t>
      </w:r>
    </w:p>
    <w:p w14:paraId="1F3079F2" w14:textId="77777777" w:rsidR="00BB053C" w:rsidRPr="00BB053C" w:rsidRDefault="00BB053C" w:rsidP="00BB053C">
      <w:pPr>
        <w:pStyle w:val="EndNoteBibliography"/>
        <w:ind w:left="426" w:hanging="426"/>
        <w:rPr>
          <w:noProof/>
        </w:rPr>
      </w:pPr>
      <w:r w:rsidRPr="00BB053C">
        <w:rPr>
          <w:noProof/>
        </w:rPr>
        <w:t>12.</w:t>
      </w:r>
      <w:r w:rsidRPr="00BB053C">
        <w:rPr>
          <w:noProof/>
        </w:rPr>
        <w:tab/>
        <w:t>Essaidi-Laziosi M, Lyon M, Mamin A, Fernandes Rocha M, Kaiser L, Tapparel C. A new real-time RT-qPCR assay for the detection, subtyping and quantification of human respiratory syncytial viruses positive- and negative-sense RNAs. Journal of virological methods. 2016;235:9-14. Epub 2016/05/18. doi: 10.1016/j.jviromet.2016.05.004. PubMed PMID: 27180039.</w:t>
      </w:r>
    </w:p>
    <w:p w14:paraId="2D3A9568" w14:textId="41095C8E" w:rsidR="00556279" w:rsidRPr="00E406B9" w:rsidRDefault="00D97A9D" w:rsidP="00BB053C">
      <w:pPr>
        <w:tabs>
          <w:tab w:val="left" w:pos="284"/>
          <w:tab w:val="left" w:pos="709"/>
        </w:tabs>
        <w:spacing w:after="0" w:line="480" w:lineRule="auto"/>
        <w:ind w:left="426" w:hanging="426"/>
        <w:jc w:val="both"/>
        <w:outlineLvl w:val="0"/>
        <w:rPr>
          <w:rFonts w:ascii="Arial" w:hAnsi="Arial" w:cs="Arial"/>
          <w:b/>
          <w:lang w:eastAsia="fr-CH"/>
        </w:rPr>
      </w:pPr>
      <w:r w:rsidRPr="00E406B9">
        <w:rPr>
          <w:rFonts w:ascii="Arial" w:hAnsi="Arial" w:cs="Arial"/>
          <w:b/>
          <w:lang w:eastAsia="fr-CH"/>
        </w:rPr>
        <w:fldChar w:fldCharType="end"/>
      </w:r>
    </w:p>
    <w:sectPr w:rsidR="00556279" w:rsidRPr="00E406B9" w:rsidSect="00BA6A2E">
      <w:footerReference w:type="even" r:id="rId7"/>
      <w:pgSz w:w="11906" w:h="16838"/>
      <w:pgMar w:top="1440" w:right="1134" w:bottom="1440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161B31" w14:textId="77777777" w:rsidR="00DF33C6" w:rsidRDefault="00DF33C6" w:rsidP="005761DB">
      <w:pPr>
        <w:spacing w:after="0" w:line="240" w:lineRule="auto"/>
      </w:pPr>
      <w:r>
        <w:separator/>
      </w:r>
    </w:p>
  </w:endnote>
  <w:endnote w:type="continuationSeparator" w:id="0">
    <w:p w14:paraId="4D680F27" w14:textId="77777777" w:rsidR="00DF33C6" w:rsidRDefault="00DF33C6" w:rsidP="005761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1551190080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4A11DBFB" w14:textId="37E02D69" w:rsidR="00CB7106" w:rsidRDefault="00CB7106" w:rsidP="001740A4">
        <w:pPr>
          <w:pStyle w:val="Pieddepage"/>
          <w:framePr w:wrap="none" w:vAnchor="text" w:hAnchor="margin" w:xAlign="center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end"/>
        </w:r>
      </w:p>
    </w:sdtContent>
  </w:sdt>
  <w:p w14:paraId="79362267" w14:textId="77777777" w:rsidR="00CB7106" w:rsidRDefault="00CB710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7E9841" w14:textId="77777777" w:rsidR="00DF33C6" w:rsidRDefault="00DF33C6" w:rsidP="005761DB">
      <w:pPr>
        <w:spacing w:after="0" w:line="240" w:lineRule="auto"/>
      </w:pPr>
      <w:r>
        <w:separator/>
      </w:r>
    </w:p>
  </w:footnote>
  <w:footnote w:type="continuationSeparator" w:id="0">
    <w:p w14:paraId="60E9724E" w14:textId="77777777" w:rsidR="00DF33C6" w:rsidRDefault="00DF33C6" w:rsidP="005761D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activeWritingStyle w:appName="MSWord" w:lang="fr-CH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de-CH" w:vendorID="64" w:dllVersion="4096" w:nlCheck="1" w:checkStyle="0"/>
  <w:activeWritingStyle w:appName="MSWord" w:lang="fr-CH" w:vendorID="64" w:dllVersion="4096" w:nlCheck="1" w:checkStyle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2vr9wt6eszs9esp52xz5ro9xf2e5svxw0t&quot;&gt;My Library_AlvesX9&lt;record-ids&gt;&lt;item&gt;7068&lt;/item&gt;&lt;item&gt;7123&lt;/item&gt;&lt;item&gt;7132&lt;/item&gt;&lt;/record-ids&gt;&lt;/item&gt;&lt;/Libraries&gt;"/>
  </w:docVars>
  <w:rsids>
    <w:rsidRoot w:val="00EE6D73"/>
    <w:rsid w:val="000010AC"/>
    <w:rsid w:val="00013D5C"/>
    <w:rsid w:val="0002629B"/>
    <w:rsid w:val="00026B2F"/>
    <w:rsid w:val="00033E31"/>
    <w:rsid w:val="000418EC"/>
    <w:rsid w:val="00052F37"/>
    <w:rsid w:val="000626C3"/>
    <w:rsid w:val="00095690"/>
    <w:rsid w:val="000A37B2"/>
    <w:rsid w:val="000B2931"/>
    <w:rsid w:val="000F40BE"/>
    <w:rsid w:val="001150C9"/>
    <w:rsid w:val="001238DC"/>
    <w:rsid w:val="00135896"/>
    <w:rsid w:val="001415A0"/>
    <w:rsid w:val="00155876"/>
    <w:rsid w:val="00160DF2"/>
    <w:rsid w:val="0017308D"/>
    <w:rsid w:val="001740A4"/>
    <w:rsid w:val="00186508"/>
    <w:rsid w:val="001B67B9"/>
    <w:rsid w:val="001E0D59"/>
    <w:rsid w:val="001E52FE"/>
    <w:rsid w:val="001F7B1C"/>
    <w:rsid w:val="0020730B"/>
    <w:rsid w:val="00215E38"/>
    <w:rsid w:val="00236417"/>
    <w:rsid w:val="002410C8"/>
    <w:rsid w:val="00266BB9"/>
    <w:rsid w:val="002748DE"/>
    <w:rsid w:val="00287B02"/>
    <w:rsid w:val="00296C60"/>
    <w:rsid w:val="002A32C4"/>
    <w:rsid w:val="002C6895"/>
    <w:rsid w:val="002C6E43"/>
    <w:rsid w:val="002E2CE6"/>
    <w:rsid w:val="002E3407"/>
    <w:rsid w:val="003064C1"/>
    <w:rsid w:val="003156C1"/>
    <w:rsid w:val="0032521E"/>
    <w:rsid w:val="00335726"/>
    <w:rsid w:val="00343C1A"/>
    <w:rsid w:val="00375C82"/>
    <w:rsid w:val="00397DAA"/>
    <w:rsid w:val="003A72AD"/>
    <w:rsid w:val="003D1832"/>
    <w:rsid w:val="003D2595"/>
    <w:rsid w:val="003E79CF"/>
    <w:rsid w:val="00421BA1"/>
    <w:rsid w:val="00425223"/>
    <w:rsid w:val="004511BA"/>
    <w:rsid w:val="004565A3"/>
    <w:rsid w:val="00465C61"/>
    <w:rsid w:val="004B1696"/>
    <w:rsid w:val="004B2555"/>
    <w:rsid w:val="004B2BB7"/>
    <w:rsid w:val="00502867"/>
    <w:rsid w:val="005128DF"/>
    <w:rsid w:val="00544F69"/>
    <w:rsid w:val="00556279"/>
    <w:rsid w:val="00567AB9"/>
    <w:rsid w:val="005761DB"/>
    <w:rsid w:val="005A4C6E"/>
    <w:rsid w:val="005B130A"/>
    <w:rsid w:val="005C6C00"/>
    <w:rsid w:val="005E11C3"/>
    <w:rsid w:val="005E571B"/>
    <w:rsid w:val="005F4B79"/>
    <w:rsid w:val="006069F7"/>
    <w:rsid w:val="00614A40"/>
    <w:rsid w:val="0063487D"/>
    <w:rsid w:val="00636187"/>
    <w:rsid w:val="00647083"/>
    <w:rsid w:val="00647272"/>
    <w:rsid w:val="00651168"/>
    <w:rsid w:val="00653694"/>
    <w:rsid w:val="00666ED4"/>
    <w:rsid w:val="006676D1"/>
    <w:rsid w:val="006900F3"/>
    <w:rsid w:val="006B0C76"/>
    <w:rsid w:val="006C15C6"/>
    <w:rsid w:val="006D4E8D"/>
    <w:rsid w:val="006E27DE"/>
    <w:rsid w:val="006F00DE"/>
    <w:rsid w:val="006F6808"/>
    <w:rsid w:val="007139E1"/>
    <w:rsid w:val="00743D4C"/>
    <w:rsid w:val="00751E07"/>
    <w:rsid w:val="00762B98"/>
    <w:rsid w:val="007835DB"/>
    <w:rsid w:val="007843AB"/>
    <w:rsid w:val="0079160A"/>
    <w:rsid w:val="007B0982"/>
    <w:rsid w:val="007C75D4"/>
    <w:rsid w:val="007D55D5"/>
    <w:rsid w:val="008102BB"/>
    <w:rsid w:val="00820279"/>
    <w:rsid w:val="00833832"/>
    <w:rsid w:val="00857553"/>
    <w:rsid w:val="00857571"/>
    <w:rsid w:val="00863ACE"/>
    <w:rsid w:val="00875CD0"/>
    <w:rsid w:val="00877093"/>
    <w:rsid w:val="00884CAB"/>
    <w:rsid w:val="00904498"/>
    <w:rsid w:val="00914F26"/>
    <w:rsid w:val="00916843"/>
    <w:rsid w:val="009330A9"/>
    <w:rsid w:val="00936543"/>
    <w:rsid w:val="009500B7"/>
    <w:rsid w:val="009515BA"/>
    <w:rsid w:val="009876A7"/>
    <w:rsid w:val="009A097B"/>
    <w:rsid w:val="009D6D5F"/>
    <w:rsid w:val="00A41A25"/>
    <w:rsid w:val="00A86F83"/>
    <w:rsid w:val="00AA7C31"/>
    <w:rsid w:val="00AE035E"/>
    <w:rsid w:val="00B2496E"/>
    <w:rsid w:val="00B26CC7"/>
    <w:rsid w:val="00B33A7C"/>
    <w:rsid w:val="00B41708"/>
    <w:rsid w:val="00B53CFA"/>
    <w:rsid w:val="00B75CA1"/>
    <w:rsid w:val="00B85901"/>
    <w:rsid w:val="00B96D23"/>
    <w:rsid w:val="00BA6A2E"/>
    <w:rsid w:val="00BB053C"/>
    <w:rsid w:val="00BB568A"/>
    <w:rsid w:val="00BC5C6C"/>
    <w:rsid w:val="00BD2AA8"/>
    <w:rsid w:val="00BF53D1"/>
    <w:rsid w:val="00BF5A53"/>
    <w:rsid w:val="00C0120B"/>
    <w:rsid w:val="00C10D13"/>
    <w:rsid w:val="00C261A2"/>
    <w:rsid w:val="00C279FE"/>
    <w:rsid w:val="00C3012C"/>
    <w:rsid w:val="00C3721A"/>
    <w:rsid w:val="00C40287"/>
    <w:rsid w:val="00C51BF2"/>
    <w:rsid w:val="00C7518A"/>
    <w:rsid w:val="00CB08AB"/>
    <w:rsid w:val="00CB7106"/>
    <w:rsid w:val="00CC50E5"/>
    <w:rsid w:val="00CE52B1"/>
    <w:rsid w:val="00CF579C"/>
    <w:rsid w:val="00D04A53"/>
    <w:rsid w:val="00D444FD"/>
    <w:rsid w:val="00D642CE"/>
    <w:rsid w:val="00D84F2A"/>
    <w:rsid w:val="00D97A9D"/>
    <w:rsid w:val="00DC22CA"/>
    <w:rsid w:val="00DE7910"/>
    <w:rsid w:val="00DF0D71"/>
    <w:rsid w:val="00DF178C"/>
    <w:rsid w:val="00DF250A"/>
    <w:rsid w:val="00DF33C6"/>
    <w:rsid w:val="00E044CC"/>
    <w:rsid w:val="00E06BB4"/>
    <w:rsid w:val="00E270C2"/>
    <w:rsid w:val="00E406B9"/>
    <w:rsid w:val="00E41045"/>
    <w:rsid w:val="00E50DDC"/>
    <w:rsid w:val="00E669F1"/>
    <w:rsid w:val="00E76365"/>
    <w:rsid w:val="00EC6584"/>
    <w:rsid w:val="00EE6D73"/>
    <w:rsid w:val="00F20AE2"/>
    <w:rsid w:val="00F40E27"/>
    <w:rsid w:val="00F414BC"/>
    <w:rsid w:val="00F41D73"/>
    <w:rsid w:val="00F56D87"/>
    <w:rsid w:val="00F61CC5"/>
    <w:rsid w:val="00F63A64"/>
    <w:rsid w:val="00F657E7"/>
    <w:rsid w:val="00F65EC2"/>
    <w:rsid w:val="00F74C8E"/>
    <w:rsid w:val="00F93D94"/>
    <w:rsid w:val="00F960DD"/>
    <w:rsid w:val="00FB72A4"/>
    <w:rsid w:val="00FC1B02"/>
    <w:rsid w:val="00FC4694"/>
    <w:rsid w:val="00FF0C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9E4E18B"/>
  <w15:chartTrackingRefBased/>
  <w15:docId w15:val="{C41A4DD4-3604-42D9-AFAF-6823E08ECA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E6D73"/>
    <w:rPr>
      <w:lang w:val="en-US"/>
    </w:rPr>
  </w:style>
  <w:style w:type="paragraph" w:styleId="Titre1">
    <w:name w:val="heading 1"/>
    <w:basedOn w:val="Normal"/>
    <w:link w:val="Titre1Car"/>
    <w:uiPriority w:val="9"/>
    <w:qFormat/>
    <w:rsid w:val="00762B9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de-CH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EE6D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0956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CH"/>
    </w:rPr>
  </w:style>
  <w:style w:type="table" w:styleId="Listemoyenne2-Accent1">
    <w:name w:val="Medium List 2 Accent 1"/>
    <w:basedOn w:val="TableauNormal"/>
    <w:uiPriority w:val="66"/>
    <w:rsid w:val="00421B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US"/>
    </w:r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character" w:customStyle="1" w:styleId="txtbig1">
    <w:name w:val="txtbig1"/>
    <w:basedOn w:val="Policepardfaut"/>
    <w:rsid w:val="00916843"/>
    <w:rPr>
      <w:sz w:val="21"/>
      <w:szCs w:val="21"/>
    </w:rPr>
  </w:style>
  <w:style w:type="character" w:customStyle="1" w:styleId="cat-num">
    <w:name w:val="cat-num"/>
    <w:basedOn w:val="Policepardfaut"/>
    <w:rsid w:val="00916843"/>
  </w:style>
  <w:style w:type="character" w:customStyle="1" w:styleId="Titre1Car">
    <w:name w:val="Titre 1 Car"/>
    <w:basedOn w:val="Policepardfaut"/>
    <w:link w:val="Titre1"/>
    <w:uiPriority w:val="9"/>
    <w:rsid w:val="00762B98"/>
    <w:rPr>
      <w:rFonts w:ascii="Times New Roman" w:eastAsia="Times New Roman" w:hAnsi="Times New Roman" w:cs="Times New Roman"/>
      <w:b/>
      <w:bCs/>
      <w:kern w:val="36"/>
      <w:sz w:val="48"/>
      <w:szCs w:val="48"/>
      <w:lang w:eastAsia="de-CH"/>
    </w:rPr>
  </w:style>
  <w:style w:type="character" w:customStyle="1" w:styleId="label">
    <w:name w:val="label"/>
    <w:basedOn w:val="Policepardfaut"/>
    <w:rsid w:val="00762B98"/>
  </w:style>
  <w:style w:type="paragraph" w:styleId="Textedebulles">
    <w:name w:val="Balloon Text"/>
    <w:basedOn w:val="Normal"/>
    <w:link w:val="TextedebullesCar"/>
    <w:uiPriority w:val="99"/>
    <w:semiHidden/>
    <w:unhideWhenUsed/>
    <w:rsid w:val="009515B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515BA"/>
    <w:rPr>
      <w:rFonts w:ascii="Segoe UI" w:hAnsi="Segoe UI" w:cs="Segoe UI"/>
      <w:sz w:val="18"/>
      <w:szCs w:val="18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9515BA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9515BA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9515BA"/>
    <w:rPr>
      <w:sz w:val="20"/>
      <w:szCs w:val="20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9515BA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9515BA"/>
    <w:rPr>
      <w:b/>
      <w:bCs/>
      <w:sz w:val="20"/>
      <w:szCs w:val="20"/>
      <w:lang w:val="en-US"/>
    </w:rPr>
  </w:style>
  <w:style w:type="paragraph" w:styleId="Textebrut">
    <w:name w:val="Plain Text"/>
    <w:basedOn w:val="Normal"/>
    <w:link w:val="TextebrutCar"/>
    <w:uiPriority w:val="99"/>
    <w:semiHidden/>
    <w:unhideWhenUsed/>
    <w:rsid w:val="00D97A9D"/>
    <w:pPr>
      <w:spacing w:after="0" w:line="240" w:lineRule="auto"/>
    </w:pPr>
    <w:rPr>
      <w:rFonts w:ascii="Calibri" w:hAnsi="Calibri"/>
      <w:szCs w:val="21"/>
      <w:lang w:val="de-CH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D97A9D"/>
    <w:rPr>
      <w:rFonts w:ascii="Calibri" w:hAnsi="Calibri"/>
      <w:szCs w:val="21"/>
    </w:rPr>
  </w:style>
  <w:style w:type="paragraph" w:customStyle="1" w:styleId="EndNoteBibliographyTitle">
    <w:name w:val="EndNote Bibliography Title"/>
    <w:basedOn w:val="Normal"/>
    <w:link w:val="EndNoteBibliographyTitleCar"/>
    <w:rsid w:val="00D97A9D"/>
    <w:pPr>
      <w:spacing w:after="0"/>
      <w:jc w:val="center"/>
    </w:pPr>
    <w:rPr>
      <w:rFonts w:ascii="Arial" w:hAnsi="Arial" w:cs="Arial"/>
      <w:sz w:val="20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D97A9D"/>
    <w:rPr>
      <w:rFonts w:ascii="Arial" w:hAnsi="Arial" w:cs="Arial"/>
      <w:sz w:val="20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97A9D"/>
    <w:pPr>
      <w:spacing w:line="240" w:lineRule="auto"/>
      <w:jc w:val="both"/>
    </w:pPr>
    <w:rPr>
      <w:rFonts w:ascii="Arial" w:hAnsi="Arial" w:cs="Arial"/>
      <w:sz w:val="20"/>
    </w:rPr>
  </w:style>
  <w:style w:type="character" w:customStyle="1" w:styleId="EndNoteBibliographyCar">
    <w:name w:val="EndNote Bibliography Car"/>
    <w:basedOn w:val="Policepardfaut"/>
    <w:link w:val="EndNoteBibliography"/>
    <w:rsid w:val="00D97A9D"/>
    <w:rPr>
      <w:rFonts w:ascii="Arial" w:hAnsi="Arial" w:cs="Arial"/>
      <w:sz w:val="20"/>
      <w:lang w:val="en-US"/>
    </w:rPr>
  </w:style>
  <w:style w:type="paragraph" w:styleId="En-tte">
    <w:name w:val="header"/>
    <w:basedOn w:val="Normal"/>
    <w:link w:val="En-tteCar"/>
    <w:uiPriority w:val="99"/>
    <w:unhideWhenUsed/>
    <w:rsid w:val="005761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761DB"/>
    <w:rPr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5761D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761DB"/>
    <w:rPr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5761DB"/>
  </w:style>
  <w:style w:type="character" w:styleId="Lienhypertexte">
    <w:name w:val="Hyperlink"/>
    <w:basedOn w:val="Policepardfaut"/>
    <w:uiPriority w:val="99"/>
    <w:unhideWhenUsed/>
    <w:rsid w:val="006B0C76"/>
    <w:rPr>
      <w:color w:val="0563C1" w:themeColor="hyperlink"/>
      <w:u w:val="single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9500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941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0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9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1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74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DC9C21-18B1-F644-ACBE-E7DC24C9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261</Words>
  <Characters>6939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VETSUISSE</Company>
  <LinksUpToDate>false</LinksUpToDate>
  <CharactersWithSpaces>8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oulins, Thomas (VETSUISSE)</dc:creator>
  <cp:keywords/>
  <dc:description/>
  <cp:lastModifiedBy>Marco Alves</cp:lastModifiedBy>
  <cp:revision>3</cp:revision>
  <cp:lastPrinted>2021-07-02T14:05:00Z</cp:lastPrinted>
  <dcterms:created xsi:type="dcterms:W3CDTF">2021-07-15T12:18:00Z</dcterms:created>
  <dcterms:modified xsi:type="dcterms:W3CDTF">2021-07-15T14:20:00Z</dcterms:modified>
</cp:coreProperties>
</file>